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064B6" w:rsidRDefault="002212A1" w:rsidP="008064B6">
      <w:pPr>
        <w:spacing w:after="600"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E9038C">
        <w:rPr>
          <w:rFonts w:ascii="Times New Roman" w:hAnsi="Times New Roman" w:cs="Times New Roman"/>
          <w:b/>
          <w:noProof/>
          <w:sz w:val="24"/>
          <w:lang w:val="id-ID" w:eastAsia="id-ID"/>
        </w:rPr>
        <w:drawing>
          <wp:inline distT="0" distB="0" distL="0" distR="0">
            <wp:extent cx="1260000" cy="1260000"/>
            <wp:effectExtent l="0" t="0" r="0" b="0"/>
            <wp:docPr id="4" name="Picture 4" descr="J:\downloa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J:\download.jp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0000" cy="12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064B6" w:rsidRPr="000B2F16" w:rsidRDefault="00750824" w:rsidP="008064B6">
      <w:pPr>
        <w:spacing w:after="480"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0B2F16">
        <w:rPr>
          <w:rFonts w:ascii="Times New Roman" w:hAnsi="Times New Roman" w:cs="Times New Roman"/>
          <w:b/>
          <w:sz w:val="28"/>
          <w:szCs w:val="28"/>
        </w:rPr>
        <w:t>SKRIPSI</w:t>
      </w:r>
    </w:p>
    <w:p w:rsidR="002212A1" w:rsidRDefault="002212A1" w:rsidP="002212A1">
      <w:pPr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8064B6" w:rsidRDefault="008064B6" w:rsidP="002212A1">
      <w:pPr>
        <w:spacing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2212A1" w:rsidRDefault="002212A1" w:rsidP="002212A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</w:p>
    <w:p w:rsidR="002212A1" w:rsidRPr="00555009" w:rsidRDefault="002212A1" w:rsidP="002212A1">
      <w:pPr>
        <w:spacing w:after="0" w:line="240" w:lineRule="auto"/>
        <w:jc w:val="center"/>
        <w:rPr>
          <w:rFonts w:ascii="Times New Roman" w:hAnsi="Times New Roman" w:cs="Times New Roman"/>
          <w:b/>
          <w:i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PENERAPAN </w:t>
      </w:r>
      <w:proofErr w:type="gramStart"/>
      <w:r>
        <w:rPr>
          <w:rFonts w:ascii="Times New Roman" w:hAnsi="Times New Roman" w:cs="Times New Roman"/>
          <w:b/>
          <w:sz w:val="24"/>
        </w:rPr>
        <w:t>BERBAGAI  DOSIS</w:t>
      </w:r>
      <w:proofErr w:type="gramEnd"/>
      <w:r>
        <w:rPr>
          <w:rFonts w:ascii="Times New Roman" w:hAnsi="Times New Roman" w:cs="Times New Roman"/>
          <w:b/>
          <w:sz w:val="24"/>
        </w:rPr>
        <w:t xml:space="preserve"> GARAM </w:t>
      </w:r>
      <w:r w:rsidR="000B6183">
        <w:rPr>
          <w:rFonts w:ascii="Times New Roman" w:hAnsi="Times New Roman" w:cs="Times New Roman"/>
          <w:b/>
          <w:sz w:val="24"/>
        </w:rPr>
        <w:t>T</w:t>
      </w:r>
      <w:r w:rsidR="00B76E91">
        <w:rPr>
          <w:rFonts w:ascii="Times New Roman" w:hAnsi="Times New Roman" w:cs="Times New Roman"/>
          <w:b/>
          <w:sz w:val="24"/>
        </w:rPr>
        <w:t xml:space="preserve">ERHADAP MUTU IKAN LELE </w:t>
      </w:r>
      <w:r w:rsidR="00E23B41">
        <w:rPr>
          <w:rFonts w:ascii="Times New Roman" w:hAnsi="Times New Roman" w:cs="Times New Roman"/>
          <w:b/>
          <w:sz w:val="24"/>
        </w:rPr>
        <w:t>SANGKURIANG</w:t>
      </w:r>
      <w:r w:rsidR="00CB6FD4">
        <w:rPr>
          <w:rFonts w:ascii="Times New Roman" w:hAnsi="Times New Roman" w:cs="Times New Roman"/>
          <w:b/>
          <w:sz w:val="24"/>
        </w:rPr>
        <w:t xml:space="preserve"> </w:t>
      </w:r>
      <w:r w:rsidR="00916A41">
        <w:rPr>
          <w:rFonts w:ascii="Times New Roman" w:hAnsi="Times New Roman" w:cs="Times New Roman"/>
          <w:b/>
          <w:sz w:val="24"/>
        </w:rPr>
        <w:t>(</w:t>
      </w:r>
      <w:proofErr w:type="spellStart"/>
      <w:r w:rsidR="00916A41" w:rsidRPr="00916A41">
        <w:rPr>
          <w:rFonts w:ascii="Times New Roman" w:hAnsi="Times New Roman" w:cs="Times New Roman"/>
          <w:b/>
          <w:i/>
          <w:sz w:val="24"/>
        </w:rPr>
        <w:t>Clarias</w:t>
      </w:r>
      <w:proofErr w:type="spellEnd"/>
      <w:r w:rsidR="00916A41" w:rsidRPr="00916A41">
        <w:rPr>
          <w:rFonts w:ascii="Times New Roman" w:hAnsi="Times New Roman" w:cs="Times New Roman"/>
          <w:b/>
          <w:i/>
          <w:sz w:val="24"/>
        </w:rPr>
        <w:t xml:space="preserve"> </w:t>
      </w:r>
      <w:proofErr w:type="spellStart"/>
      <w:r w:rsidR="00916A41" w:rsidRPr="00916A41">
        <w:rPr>
          <w:rFonts w:ascii="Times New Roman" w:hAnsi="Times New Roman" w:cs="Times New Roman"/>
          <w:b/>
          <w:i/>
          <w:sz w:val="24"/>
        </w:rPr>
        <w:t>sp</w:t>
      </w:r>
      <w:proofErr w:type="spellEnd"/>
      <w:r w:rsidR="00916A41">
        <w:rPr>
          <w:rFonts w:ascii="Times New Roman" w:hAnsi="Times New Roman" w:cs="Times New Roman"/>
          <w:b/>
          <w:sz w:val="24"/>
        </w:rPr>
        <w:t>)</w:t>
      </w:r>
      <w:r w:rsidR="00555009">
        <w:rPr>
          <w:rFonts w:ascii="Times New Roman" w:hAnsi="Times New Roman" w:cs="Times New Roman"/>
          <w:b/>
          <w:sz w:val="24"/>
        </w:rPr>
        <w:t xml:space="preserve"> </w:t>
      </w:r>
      <w:r w:rsidR="00B76E91">
        <w:rPr>
          <w:rFonts w:ascii="Times New Roman" w:hAnsi="Times New Roman" w:cs="Times New Roman"/>
          <w:b/>
          <w:sz w:val="24"/>
        </w:rPr>
        <w:t xml:space="preserve">ASAP </w:t>
      </w:r>
      <w:r w:rsidR="008F737B">
        <w:rPr>
          <w:rFonts w:ascii="Times New Roman" w:hAnsi="Times New Roman" w:cs="Times New Roman"/>
          <w:b/>
          <w:sz w:val="24"/>
        </w:rPr>
        <w:t>M</w:t>
      </w:r>
      <w:r w:rsidR="00E23B41">
        <w:rPr>
          <w:rFonts w:ascii="Times New Roman" w:hAnsi="Times New Roman" w:cs="Times New Roman"/>
          <w:b/>
          <w:sz w:val="24"/>
        </w:rPr>
        <w:t>ENG</w:t>
      </w:r>
      <w:r w:rsidR="000B6183">
        <w:rPr>
          <w:rFonts w:ascii="Times New Roman" w:hAnsi="Times New Roman" w:cs="Times New Roman"/>
          <w:b/>
          <w:sz w:val="24"/>
        </w:rPr>
        <w:t xml:space="preserve">GUNAKAN METODE </w:t>
      </w:r>
      <w:r w:rsidR="00CB6FD4">
        <w:rPr>
          <w:rFonts w:ascii="Times New Roman" w:hAnsi="Times New Roman" w:cs="Times New Roman"/>
          <w:b/>
          <w:sz w:val="24"/>
        </w:rPr>
        <w:t xml:space="preserve">              </w:t>
      </w:r>
      <w:r w:rsidRPr="00B76E91">
        <w:rPr>
          <w:rFonts w:ascii="Times New Roman" w:hAnsi="Times New Roman" w:cs="Times New Roman"/>
          <w:b/>
          <w:sz w:val="24"/>
        </w:rPr>
        <w:t>SMOKE CABINET</w:t>
      </w:r>
    </w:p>
    <w:p w:rsidR="002212A1" w:rsidRPr="00555009" w:rsidRDefault="002212A1" w:rsidP="002212A1">
      <w:pPr>
        <w:spacing w:after="0" w:line="360" w:lineRule="auto"/>
        <w:rPr>
          <w:rFonts w:ascii="Times New Roman" w:hAnsi="Times New Roman" w:cs="Times New Roman"/>
          <w:b/>
          <w:i/>
          <w:sz w:val="24"/>
        </w:rPr>
      </w:pPr>
    </w:p>
    <w:p w:rsidR="002212A1" w:rsidRDefault="002212A1" w:rsidP="002212A1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p w:rsidR="008064B6" w:rsidRDefault="008064B6" w:rsidP="002212A1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p w:rsidR="008064B6" w:rsidRDefault="008064B6" w:rsidP="002212A1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p w:rsidR="002212A1" w:rsidRDefault="002212A1" w:rsidP="002212A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2212A1" w:rsidRDefault="002212A1" w:rsidP="002212A1">
      <w:pPr>
        <w:spacing w:after="36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OLEH:</w:t>
      </w:r>
    </w:p>
    <w:p w:rsidR="002212A1" w:rsidRDefault="002212A1" w:rsidP="002212A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AHMAD MUHLIS</w:t>
      </w:r>
    </w:p>
    <w:p w:rsidR="002212A1" w:rsidRDefault="002212A1" w:rsidP="002212A1">
      <w:pPr>
        <w:spacing w:after="48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1127040055</w:t>
      </w:r>
    </w:p>
    <w:p w:rsidR="002212A1" w:rsidRDefault="002212A1" w:rsidP="002212A1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p w:rsidR="002212A1" w:rsidRDefault="002212A1" w:rsidP="008064B6">
      <w:pPr>
        <w:spacing w:after="0" w:line="360" w:lineRule="auto"/>
        <w:rPr>
          <w:rFonts w:ascii="Times New Roman" w:hAnsi="Times New Roman" w:cs="Times New Roman"/>
          <w:b/>
          <w:sz w:val="24"/>
        </w:rPr>
      </w:pPr>
    </w:p>
    <w:p w:rsidR="002212A1" w:rsidRDefault="002212A1" w:rsidP="002212A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</w:p>
    <w:p w:rsidR="002212A1" w:rsidRDefault="002212A1" w:rsidP="002212A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PROGRAM STUDI PENDIDIKAN TEKNOLOGI PERTANIAN</w:t>
      </w:r>
    </w:p>
    <w:p w:rsidR="002212A1" w:rsidRDefault="002212A1" w:rsidP="002212A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FAKULTAS TEKNIK </w:t>
      </w:r>
    </w:p>
    <w:p w:rsidR="002212A1" w:rsidRDefault="002212A1" w:rsidP="002212A1">
      <w:pPr>
        <w:spacing w:after="36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UNIVERSITAS NEGERI MAKASSAR</w:t>
      </w:r>
    </w:p>
    <w:p w:rsidR="002212A1" w:rsidRDefault="00A5510E" w:rsidP="002212A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JUNI </w:t>
      </w:r>
      <w:r w:rsidR="002212A1">
        <w:rPr>
          <w:rFonts w:ascii="Times New Roman" w:hAnsi="Times New Roman" w:cs="Times New Roman"/>
          <w:b/>
          <w:sz w:val="24"/>
        </w:rPr>
        <w:t>201</w:t>
      </w:r>
      <w:r w:rsidR="008064B6">
        <w:rPr>
          <w:rFonts w:ascii="Times New Roman" w:hAnsi="Times New Roman" w:cs="Times New Roman"/>
          <w:b/>
          <w:sz w:val="24"/>
        </w:rPr>
        <w:t>6</w:t>
      </w:r>
    </w:p>
    <w:p w:rsidR="00CD18DD" w:rsidRDefault="00CD18DD" w:rsidP="002212A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</w:p>
    <w:p w:rsidR="00CD18DD" w:rsidRDefault="00CD18DD" w:rsidP="002212A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</w:p>
    <w:p w:rsidR="00CD18DD" w:rsidRDefault="00CD18DD" w:rsidP="002212A1">
      <w:pPr>
        <w:spacing w:after="0" w:line="24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DAFTAR PUSTAKA</w:t>
      </w:r>
    </w:p>
    <w:p w:rsidR="00B679AB" w:rsidRDefault="00B679AB" w:rsidP="00B679AB">
      <w:pPr>
        <w:spacing w:after="0" w:line="240" w:lineRule="auto"/>
        <w:rPr>
          <w:rFonts w:ascii="Times New Roman" w:hAnsi="Times New Roman" w:cs="Times New Roman"/>
          <w:b/>
          <w:sz w:val="24"/>
        </w:rPr>
      </w:pPr>
    </w:p>
    <w:p w:rsidR="00B679AB" w:rsidRDefault="00B679AB" w:rsidP="00B679AB">
      <w:pPr>
        <w:spacing w:after="0" w:line="240" w:lineRule="auto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lang w:val="id-ID"/>
        </w:rPr>
        <w:instrText>ADDIN CSL_CITATION {"citationItems":[{"id":"ITEM-1","itemData":{"author":[{"dropping-particle":"","family":"Sukainah","given":"Andi","non-dropping-particle":"","parse-names":false,"suffix":""},{"dropping-particle":"","family":"Tawali","given":"Abu Bakar","non-dropping-particle":"","parse-names":false,"suffix":""},{"dropping-particle":"","family":"Laga","given":"Amran","non-dropping-particle":"","parse-names":false,"suffix":""}],"container-title":"International Journal of Scientific &amp; Technology Research","id":"ITEM-1","issue":"5","issued":{"date-parts":[["2013"]]},"page":"263-267","title":"The Effect Of Fermentation On Adsorption Isotherm Corn Flour And Corn Crackers","type":"article-journal","volume":"2"},"uris":["http://www.mendeley.com/documents/?uuid=99001756-89e9-43b2-8d36-7fa8c29e3b8e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lang w:val="id-ID"/>
        </w:rPr>
        <w:fldChar w:fldCharType="separate"/>
      </w:r>
      <w:r w:rsidRPr="00B679AB">
        <w:rPr>
          <w:rFonts w:ascii="Times New Roman" w:hAnsi="Times New Roman" w:cs="Times New Roman"/>
          <w:noProof/>
          <w:sz w:val="24"/>
          <w:lang w:val="id-ID"/>
        </w:rPr>
        <w:t>[2]</w:t>
      </w:r>
      <w:r>
        <w:rPr>
          <w:rFonts w:ascii="Times New Roman" w:hAnsi="Times New Roman" w:cs="Times New Roman"/>
          <w:b/>
          <w:sz w:val="24"/>
          <w:lang w:val="id-ID"/>
        </w:rPr>
        <w:fldChar w:fldCharType="end"/>
      </w:r>
    </w:p>
    <w:p w:rsidR="00B679AB" w:rsidRDefault="00B679AB" w:rsidP="00B679AB">
      <w:pPr>
        <w:spacing w:after="0" w:line="240" w:lineRule="auto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lang w:val="id-ID"/>
        </w:rPr>
        <w:instrText>ADDIN CSL_CITATION {"citationItems":[{"id":"ITEM-1","itemData":{"author":[{"dropping-particle":"","family":"Fatmawati","given":"Fatmawati","non-dropping-particle":"","parse-names":false,"suffix":""},{"dropping-particle":"","family":"Mardiana","given":"Mardiana","non-dropping-particle":"","parse-names":false,"suffix":""}],"container-title":"OCTOPUS: JURNAL ILMU PERIKANAN","id":"ITEM-1","issue":"1","issued":{"date-parts":[["2014"]]},"page":"236-243","title":"Analisa tepung ikan gabus sebagai sumber protein","type":"article-journal","volume":"3"},"uris":["http://www.mendeley.com/documents/?uuid=689e948c-24dc-4bb6-b455-529d6fa76e1b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lang w:val="id-ID"/>
        </w:rPr>
        <w:fldChar w:fldCharType="separate"/>
      </w:r>
      <w:r w:rsidRPr="00B679AB">
        <w:rPr>
          <w:rFonts w:ascii="Times New Roman" w:hAnsi="Times New Roman" w:cs="Times New Roman"/>
          <w:noProof/>
          <w:sz w:val="24"/>
          <w:lang w:val="id-ID"/>
        </w:rPr>
        <w:t>[4]</w:t>
      </w:r>
      <w:r>
        <w:rPr>
          <w:rFonts w:ascii="Times New Roman" w:hAnsi="Times New Roman" w:cs="Times New Roman"/>
          <w:b/>
          <w:sz w:val="24"/>
          <w:lang w:val="id-ID"/>
        </w:rPr>
        <w:fldChar w:fldCharType="end"/>
      </w:r>
    </w:p>
    <w:p w:rsidR="00B679AB" w:rsidRDefault="00B679AB" w:rsidP="00B679AB">
      <w:pPr>
        <w:spacing w:after="0" w:line="240" w:lineRule="auto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lang w:val="id-ID"/>
        </w:rPr>
        <w:instrText>ADDIN CSL_CITATION {"citationItems":[{"id":"ITEM-1","itemData":{"ISSN":"2502-6534","author":[{"dropping-particle":"","family":"Usman","given":"Usman","non-dropping-particle":"","parse-names":false,"suffix":""},{"dropping-particle":"","family":"Syah","given":"Rachman","non-dropping-particle":"","parse-names":false,"suffix":""},{"dropping-particle":"","family":"Kamaruddin","given":"Kamaruddin","non-dropping-particle":"","parse-names":false,"suffix":""}],"container-title":"Jurnal Riset Akuakultur","id":"ITEM-1","issue":"2","issued":{"date-parts":[["2016"]]},"page":"161-170","title":"SUBTITUSI TEPUNG IKAN DENGAN TEPUNG KEONG MAS (Pomacea sp.) DALAM PAKAN PEMBESARAN IKAN KERAPU MACAN (Epinephelus fuscoguttatus)","type":"article-journal","volume":"1"},"uris":["http://www.mendeley.com/documents/?uuid=a7188e10-abbe-4528-a8a3-0fd40f6d1856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lang w:val="id-ID"/>
        </w:rPr>
        <w:fldChar w:fldCharType="separate"/>
      </w:r>
      <w:r w:rsidRPr="00B679AB">
        <w:rPr>
          <w:rFonts w:ascii="Times New Roman" w:hAnsi="Times New Roman" w:cs="Times New Roman"/>
          <w:noProof/>
          <w:sz w:val="24"/>
          <w:lang w:val="id-ID"/>
        </w:rPr>
        <w:t>[5]</w:t>
      </w:r>
      <w:r>
        <w:rPr>
          <w:rFonts w:ascii="Times New Roman" w:hAnsi="Times New Roman" w:cs="Times New Roman"/>
          <w:b/>
          <w:sz w:val="24"/>
          <w:lang w:val="id-ID"/>
        </w:rPr>
        <w:fldChar w:fldCharType="end"/>
      </w:r>
    </w:p>
    <w:p w:rsidR="00B679AB" w:rsidRPr="00B679AB" w:rsidRDefault="00B679AB" w:rsidP="00B679A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lang w:val="id-ID"/>
        </w:rPr>
        <w:fldChar w:fldCharType="begin" w:fldLock="1"/>
      </w:r>
      <w:r>
        <w:rPr>
          <w:rFonts w:ascii="Times New Roman" w:hAnsi="Times New Roman" w:cs="Times New Roman"/>
          <w:b/>
          <w:sz w:val="24"/>
          <w:lang w:val="id-ID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lang w:val="id-ID"/>
        </w:rPr>
        <w:fldChar w:fldCharType="separate"/>
      </w:r>
      <w:r w:rsidR="00A5276B">
        <w:rPr>
          <w:rFonts w:ascii="Times New Roman" w:hAnsi="Times New Roman" w:cs="Times New Roman"/>
          <w:noProof/>
          <w:sz w:val="24"/>
          <w:szCs w:val="24"/>
        </w:rPr>
        <w:t>[1]</w:t>
      </w:r>
    </w:p>
    <w:p w:rsidR="00B679AB" w:rsidRPr="00B679AB" w:rsidRDefault="00B679AB" w:rsidP="00B679A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679AB">
        <w:rPr>
          <w:rFonts w:ascii="Times New Roman" w:hAnsi="Times New Roman" w:cs="Times New Roman"/>
          <w:noProof/>
          <w:sz w:val="24"/>
          <w:szCs w:val="24"/>
        </w:rPr>
        <w:t>[2]</w:t>
      </w:r>
      <w:r w:rsidRPr="00B679AB">
        <w:rPr>
          <w:rFonts w:ascii="Times New Roman" w:hAnsi="Times New Roman" w:cs="Times New Roman"/>
          <w:noProof/>
          <w:sz w:val="24"/>
          <w:szCs w:val="24"/>
        </w:rPr>
        <w:tab/>
      </w:r>
      <w:bookmarkStart w:id="0" w:name="_GoBack"/>
      <w:r w:rsidRPr="00B679AB">
        <w:rPr>
          <w:rFonts w:ascii="Times New Roman" w:hAnsi="Times New Roman" w:cs="Times New Roman"/>
          <w:noProof/>
          <w:sz w:val="24"/>
          <w:szCs w:val="24"/>
        </w:rPr>
        <w:t xml:space="preserve">A. Sukainah, A. B. Tawali, and A. Laga, “The Effect Of Fermentation On Adsorption Isotherm Corn Flour And Corn Crackers,” </w:t>
      </w:r>
      <w:r w:rsidRPr="00B679AB">
        <w:rPr>
          <w:rFonts w:ascii="Times New Roman" w:hAnsi="Times New Roman" w:cs="Times New Roman"/>
          <w:i/>
          <w:iCs/>
          <w:noProof/>
          <w:sz w:val="24"/>
          <w:szCs w:val="24"/>
        </w:rPr>
        <w:t>Int. J. Sci. Technol. Res.</w:t>
      </w:r>
      <w:r w:rsidRPr="00B679AB">
        <w:rPr>
          <w:rFonts w:ascii="Times New Roman" w:hAnsi="Times New Roman" w:cs="Times New Roman"/>
          <w:noProof/>
          <w:sz w:val="24"/>
          <w:szCs w:val="24"/>
        </w:rPr>
        <w:t>, vol. 2, no. 5, pp. 263–267, 2013.</w:t>
      </w:r>
    </w:p>
    <w:p w:rsidR="00B679AB" w:rsidRPr="00B679AB" w:rsidRDefault="00B679AB" w:rsidP="00A5276B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B679AB" w:rsidRPr="00B679AB" w:rsidRDefault="00B679AB" w:rsidP="00B679A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B679AB">
        <w:rPr>
          <w:rFonts w:ascii="Times New Roman" w:hAnsi="Times New Roman" w:cs="Times New Roman"/>
          <w:noProof/>
          <w:sz w:val="24"/>
          <w:szCs w:val="24"/>
        </w:rPr>
        <w:t>[4]</w:t>
      </w:r>
      <w:r w:rsidRPr="00B679AB">
        <w:rPr>
          <w:rFonts w:ascii="Times New Roman" w:hAnsi="Times New Roman" w:cs="Times New Roman"/>
          <w:noProof/>
          <w:sz w:val="24"/>
          <w:szCs w:val="24"/>
        </w:rPr>
        <w:tab/>
        <w:t xml:space="preserve">F. Fatmawati and M. Mardiana, “Analisa tepung ikan gabus sebagai sumber protein,” </w:t>
      </w:r>
      <w:r w:rsidRPr="00B679AB">
        <w:rPr>
          <w:rFonts w:ascii="Times New Roman" w:hAnsi="Times New Roman" w:cs="Times New Roman"/>
          <w:i/>
          <w:iCs/>
          <w:noProof/>
          <w:sz w:val="24"/>
          <w:szCs w:val="24"/>
        </w:rPr>
        <w:t>OCTOPUS J. ILMU Perikan.</w:t>
      </w:r>
      <w:r w:rsidRPr="00B679AB">
        <w:rPr>
          <w:rFonts w:ascii="Times New Roman" w:hAnsi="Times New Roman" w:cs="Times New Roman"/>
          <w:noProof/>
          <w:sz w:val="24"/>
          <w:szCs w:val="24"/>
        </w:rPr>
        <w:t>, vol. 3, no. 1, pp. 236–243, 2014.</w:t>
      </w:r>
    </w:p>
    <w:p w:rsidR="00B679AB" w:rsidRPr="00B679AB" w:rsidRDefault="00B679AB" w:rsidP="00B679A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B679AB">
        <w:rPr>
          <w:rFonts w:ascii="Times New Roman" w:hAnsi="Times New Roman" w:cs="Times New Roman"/>
          <w:noProof/>
          <w:sz w:val="24"/>
          <w:szCs w:val="24"/>
        </w:rPr>
        <w:t>[5]</w:t>
      </w:r>
      <w:r w:rsidRPr="00B679AB">
        <w:rPr>
          <w:rFonts w:ascii="Times New Roman" w:hAnsi="Times New Roman" w:cs="Times New Roman"/>
          <w:noProof/>
          <w:sz w:val="24"/>
          <w:szCs w:val="24"/>
        </w:rPr>
        <w:tab/>
        <w:t xml:space="preserve">U. Usman, R. Syah, and K. Kamaruddin, “SUBTITUSI TEPUNG IKAN DENGAN TEPUNG KEONG MAS (Pomacea sp.) DALAM PAKAN PEMBESARAN IKAN KERAPU MACAN (Epinephelus fuscoguttatus),” </w:t>
      </w:r>
      <w:r w:rsidRPr="00B679AB">
        <w:rPr>
          <w:rFonts w:ascii="Times New Roman" w:hAnsi="Times New Roman" w:cs="Times New Roman"/>
          <w:i/>
          <w:iCs/>
          <w:noProof/>
          <w:sz w:val="24"/>
          <w:szCs w:val="24"/>
        </w:rPr>
        <w:t>J. Ris. Akuakultur</w:t>
      </w:r>
      <w:r w:rsidRPr="00B679AB">
        <w:rPr>
          <w:rFonts w:ascii="Times New Roman" w:hAnsi="Times New Roman" w:cs="Times New Roman"/>
          <w:noProof/>
          <w:sz w:val="24"/>
          <w:szCs w:val="24"/>
        </w:rPr>
        <w:t>, vol. 1, no. 2, pp. 161–170, 2016.</w:t>
      </w:r>
    </w:p>
    <w:bookmarkEnd w:id="0"/>
    <w:p w:rsidR="00B679AB" w:rsidRPr="00B679AB" w:rsidRDefault="00B679AB" w:rsidP="00B679AB">
      <w:pPr>
        <w:spacing w:after="0" w:line="240" w:lineRule="auto"/>
        <w:rPr>
          <w:rFonts w:ascii="Times New Roman" w:hAnsi="Times New Roman" w:cs="Times New Roman"/>
          <w:b/>
          <w:sz w:val="24"/>
          <w:lang w:val="id-ID"/>
        </w:rPr>
      </w:pPr>
      <w:r>
        <w:rPr>
          <w:rFonts w:ascii="Times New Roman" w:hAnsi="Times New Roman" w:cs="Times New Roman"/>
          <w:b/>
          <w:sz w:val="24"/>
          <w:lang w:val="id-ID"/>
        </w:rPr>
        <w:fldChar w:fldCharType="end"/>
      </w:r>
    </w:p>
    <w:p w:rsidR="00CD18DD" w:rsidRDefault="00CD18DD" w:rsidP="00CD18DD">
      <w:pPr>
        <w:spacing w:after="0" w:line="240" w:lineRule="auto"/>
        <w:rPr>
          <w:rFonts w:ascii="Times New Roman" w:hAnsi="Times New Roman" w:cs="Times New Roman"/>
          <w:b/>
          <w:sz w:val="24"/>
        </w:rPr>
      </w:pPr>
    </w:p>
    <w:p w:rsidR="007A293E" w:rsidRDefault="007A293E"/>
    <w:sectPr w:rsidR="007A293E" w:rsidSect="00B324CB">
      <w:footerReference w:type="default" r:id="rId7"/>
      <w:pgSz w:w="11907" w:h="16839" w:code="9"/>
      <w:pgMar w:top="2268" w:right="1701" w:bottom="1701" w:left="2268" w:header="720" w:footer="720" w:gutter="0"/>
      <w:pgNumType w:fmt="lowerRoman" w:start="1" w:chapStyle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85DEB" w:rsidRDefault="00A85DEB" w:rsidP="002656A8">
      <w:pPr>
        <w:spacing w:after="0" w:line="240" w:lineRule="auto"/>
      </w:pPr>
      <w:r>
        <w:separator/>
      </w:r>
    </w:p>
  </w:endnote>
  <w:endnote w:type="continuationSeparator" w:id="0">
    <w:p w:rsidR="00A85DEB" w:rsidRDefault="00A85DEB" w:rsidP="002656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324CB" w:rsidRDefault="00A85DEB">
    <w:pPr>
      <w:pStyle w:val="Footer"/>
      <w:jc w:val="center"/>
    </w:pPr>
  </w:p>
  <w:p w:rsidR="00B324CB" w:rsidRDefault="00A85D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85DEB" w:rsidRDefault="00A85DEB" w:rsidP="002656A8">
      <w:pPr>
        <w:spacing w:after="0" w:line="240" w:lineRule="auto"/>
      </w:pPr>
      <w:r>
        <w:separator/>
      </w:r>
    </w:p>
  </w:footnote>
  <w:footnote w:type="continuationSeparator" w:id="0">
    <w:p w:rsidR="00A85DEB" w:rsidRDefault="00A85DEB" w:rsidP="002656A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W2tDQyMTU0trAwNDRW0lEKTi0uzszPAykwrAUAhepgdCwAAAA="/>
  </w:docVars>
  <w:rsids>
    <w:rsidRoot w:val="002212A1"/>
    <w:rsid w:val="000B2F16"/>
    <w:rsid w:val="000B6183"/>
    <w:rsid w:val="001118D6"/>
    <w:rsid w:val="00211C02"/>
    <w:rsid w:val="002212A1"/>
    <w:rsid w:val="002656A8"/>
    <w:rsid w:val="002D04E4"/>
    <w:rsid w:val="002D076E"/>
    <w:rsid w:val="002D36ED"/>
    <w:rsid w:val="003B4965"/>
    <w:rsid w:val="004415D6"/>
    <w:rsid w:val="00554CAC"/>
    <w:rsid w:val="00555009"/>
    <w:rsid w:val="005621DD"/>
    <w:rsid w:val="00591FCC"/>
    <w:rsid w:val="005F69F6"/>
    <w:rsid w:val="00633F8D"/>
    <w:rsid w:val="00750824"/>
    <w:rsid w:val="007622EF"/>
    <w:rsid w:val="007A293E"/>
    <w:rsid w:val="008064B6"/>
    <w:rsid w:val="00814DC9"/>
    <w:rsid w:val="008F737B"/>
    <w:rsid w:val="00916A41"/>
    <w:rsid w:val="00943019"/>
    <w:rsid w:val="00965FD0"/>
    <w:rsid w:val="00A273E8"/>
    <w:rsid w:val="00A5276B"/>
    <w:rsid w:val="00A5510E"/>
    <w:rsid w:val="00A85DEB"/>
    <w:rsid w:val="00AE06A4"/>
    <w:rsid w:val="00B679AB"/>
    <w:rsid w:val="00B76E91"/>
    <w:rsid w:val="00BC1285"/>
    <w:rsid w:val="00BC4DED"/>
    <w:rsid w:val="00C12C39"/>
    <w:rsid w:val="00CB6FD4"/>
    <w:rsid w:val="00CD18DD"/>
    <w:rsid w:val="00D114BD"/>
    <w:rsid w:val="00D4700C"/>
    <w:rsid w:val="00E23B41"/>
    <w:rsid w:val="00EB3077"/>
    <w:rsid w:val="00F253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DA35893"/>
  <w15:docId w15:val="{578BF879-58E0-4F56-A40E-CE451C1D36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212A1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2212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212A1"/>
  </w:style>
  <w:style w:type="paragraph" w:styleId="BalloonText">
    <w:name w:val="Balloon Text"/>
    <w:basedOn w:val="Normal"/>
    <w:link w:val="BalloonTextChar"/>
    <w:uiPriority w:val="99"/>
    <w:semiHidden/>
    <w:unhideWhenUsed/>
    <w:rsid w:val="002212A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12A1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85</Words>
  <Characters>3335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hmad muhlis</dc:creator>
  <cp:lastModifiedBy>MyComputer</cp:lastModifiedBy>
  <cp:revision>3</cp:revision>
  <dcterms:created xsi:type="dcterms:W3CDTF">2019-06-19T07:20:00Z</dcterms:created>
  <dcterms:modified xsi:type="dcterms:W3CDTF">2019-06-20T0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8639690-b285-3bb2-8f23-de1eba402ae1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